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A71C65">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A71C65">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A71C6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A71C6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124418A" w:rsidR="00A7338F" w:rsidRDefault="00285B10" w:rsidP="00121597">
      <w:r>
        <w:rPr>
          <w:noProof/>
        </w:rPr>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684EBAA4" w:rsidR="004A2F06" w:rsidRDefault="004A2F06" w:rsidP="00BD221D">
      <w:pPr>
        <w:pStyle w:val="Ttulo2"/>
        <w:numPr>
          <w:ilvl w:val="1"/>
          <w:numId w:val="5"/>
        </w:numPr>
      </w:pPr>
      <w:bookmarkStart w:id="27" w:name="_Toc27085445"/>
      <w:r>
        <w:t>Interfaz de configuración del problema</w:t>
      </w:r>
      <w:bookmarkEnd w:id="27"/>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t>Interfaz de ejecución de algoritmos</w:t>
      </w:r>
      <w:bookmarkEnd w:id="28"/>
    </w:p>
    <w:p w14:paraId="194FE31A" w14:textId="06C34884" w:rsidR="00FA7552" w:rsidRPr="003C53D7" w:rsidRDefault="00A86FE5" w:rsidP="00FA7552">
      <w:r>
        <w:t xml:space="preserve">Esta interfaz será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lastRenderedPageBreak/>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bookmarkStart w:id="29" w:name="_GoBack"/>
      <w:bookmarkEnd w:id="29"/>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7777777" w:rsidR="004D2589" w:rsidRDefault="004D2589"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lastRenderedPageBreak/>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lastRenderedPageBreak/>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lastRenderedPageBreak/>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A71C65">
        <w:fldChar w:fldCharType="begin"/>
      </w:r>
      <w:r w:rsidR="00A71C65">
        <w:instrText xml:space="preserve"> SEQ Tabla \* ARABIC </w:instrText>
      </w:r>
      <w:r w:rsidR="00A71C65">
        <w:fldChar w:fldCharType="separate"/>
      </w:r>
      <w:r w:rsidR="00747102">
        <w:rPr>
          <w:noProof/>
        </w:rPr>
        <w:t>1</w:t>
      </w:r>
      <w:r w:rsidR="00A71C65">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6F9E5" w14:textId="77777777" w:rsidR="00A71C65" w:rsidRDefault="00A71C65" w:rsidP="009F0FA7">
      <w:r>
        <w:separator/>
      </w:r>
    </w:p>
  </w:endnote>
  <w:endnote w:type="continuationSeparator" w:id="0">
    <w:p w14:paraId="5C3E3E8E" w14:textId="77777777" w:rsidR="00A71C65" w:rsidRDefault="00A71C65"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1A401D" w:rsidRDefault="001A401D">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1A401D" w:rsidRDefault="001A40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78E7D" w14:textId="77777777" w:rsidR="00A71C65" w:rsidRDefault="00A71C65" w:rsidP="009F0FA7">
      <w:r>
        <w:separator/>
      </w:r>
    </w:p>
  </w:footnote>
  <w:footnote w:type="continuationSeparator" w:id="0">
    <w:p w14:paraId="7CF5C157" w14:textId="77777777" w:rsidR="00A71C65" w:rsidRDefault="00A71C65"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A401D"/>
    <w:rsid w:val="001B0136"/>
    <w:rsid w:val="001B1643"/>
    <w:rsid w:val="001B419C"/>
    <w:rsid w:val="001C3586"/>
    <w:rsid w:val="001D1DD7"/>
    <w:rsid w:val="001D4D37"/>
    <w:rsid w:val="001F0ED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685C"/>
    <w:rsid w:val="00533EB4"/>
    <w:rsid w:val="005349A5"/>
    <w:rsid w:val="00540AA4"/>
    <w:rsid w:val="00546329"/>
    <w:rsid w:val="00563599"/>
    <w:rsid w:val="00570777"/>
    <w:rsid w:val="00570CCD"/>
    <w:rsid w:val="00580448"/>
    <w:rsid w:val="00596D2A"/>
    <w:rsid w:val="005A0736"/>
    <w:rsid w:val="005A0D01"/>
    <w:rsid w:val="005A0FDB"/>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106E7"/>
    <w:rsid w:val="00B14142"/>
    <w:rsid w:val="00B15770"/>
    <w:rsid w:val="00B20032"/>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942984-159D-4490-9169-22AC455F5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24</Pages>
  <Words>6938</Words>
  <Characters>38163</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84</cp:revision>
  <cp:lastPrinted>2019-12-14T23:10:00Z</cp:lastPrinted>
  <dcterms:created xsi:type="dcterms:W3CDTF">2017-12-10T21:57:00Z</dcterms:created>
  <dcterms:modified xsi:type="dcterms:W3CDTF">2019-12-20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